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2A784" w14:textId="0910A46B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n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 of 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8C7D0F7" w14:textId="40B7D360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Lindahl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</w:p>
    <w:p w14:paraId="54A875D0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 affiliations:</w:t>
      </w:r>
    </w:p>
    <w:p w14:paraId="5DBC7D7C" w14:textId="650619F2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proofErr w:type="spellStart"/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proofErr w:type="spellEnd"/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 </w:t>
      </w:r>
      <w:r w:rsidR="00AB5D25"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- </w:t>
      </w:r>
      <w:r w:rsidR="006E4D13">
        <w:rPr>
          <w:rFonts w:ascii="Garamond" w:hAnsi="Garamond" w:cs="Times New Roman"/>
          <w:sz w:val="26"/>
          <w:szCs w:val="26"/>
        </w:rPr>
        <w:t>Unit of Biodemography</w:t>
      </w:r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7326EAA9" w14:textId="325B8047" w:rsidR="001442A3" w:rsidRDefault="00B2008A" w:rsidP="00FB05AD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B8866D7" w14:textId="77777777" w:rsidR="00B2008A" w:rsidRPr="00B2566E" w:rsidRDefault="00B2008A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>Institute of Public Health- Unit of Biodemography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FF5234" w:rsidRDefault="0040762C" w:rsidP="0040762C">
      <w:pPr>
        <w:rPr>
          <w:rFonts w:ascii="Garamond" w:hAnsi="Garamond" w:cstheme="minorHAnsi"/>
          <w:sz w:val="26"/>
          <w:szCs w:val="26"/>
        </w:rPr>
      </w:pPr>
      <w:r w:rsidRPr="00FF5234">
        <w:rPr>
          <w:rFonts w:ascii="Garamond" w:hAnsi="Garamond" w:cstheme="minorHAnsi"/>
          <w:sz w:val="26"/>
          <w:szCs w:val="26"/>
        </w:rPr>
        <w:t xml:space="preserve">T: </w:t>
      </w:r>
      <w:hyperlink r:id="rId8" w:history="1">
        <w:r w:rsidRPr="00FF5234">
          <w:rPr>
            <w:rFonts w:ascii="Garamond" w:hAnsi="Garamond" w:cstheme="minorHAnsi"/>
            <w:sz w:val="26"/>
            <w:szCs w:val="26"/>
          </w:rPr>
          <w:t xml:space="preserve">+45 65509416 </w:t>
        </w:r>
      </w:hyperlink>
    </w:p>
    <w:p w14:paraId="158F2414" w14:textId="7868558E" w:rsidR="0076306F" w:rsidRPr="00FF5234" w:rsidRDefault="00276712" w:rsidP="0076306F">
      <w:pPr>
        <w:rPr>
          <w:rFonts w:ascii="Garamond" w:hAnsi="Garamond" w:cstheme="minorHAnsi"/>
          <w:sz w:val="26"/>
          <w:szCs w:val="26"/>
        </w:rPr>
      </w:pPr>
      <w:hyperlink r:id="rId9" w:history="1">
        <w:r w:rsidR="0076306F" w:rsidRPr="00FF5234">
          <w:rPr>
            <w:rStyle w:val="Hyperlink"/>
            <w:rFonts w:ascii="Garamond" w:hAnsi="Garamond" w:cstheme="minorHAnsi"/>
            <w:sz w:val="26"/>
            <w:szCs w:val="26"/>
          </w:rPr>
          <w:t>jmaburto@health.sdu.dk</w:t>
        </w:r>
      </w:hyperlink>
    </w:p>
    <w:p w14:paraId="24BBB3B7" w14:textId="1892B167" w:rsidR="0076306F" w:rsidRDefault="0076306F" w:rsidP="00FB05AD">
      <w:pPr>
        <w:rPr>
          <w:rFonts w:ascii="Garamond" w:hAnsi="Garamond" w:cs="Times New Roman"/>
          <w:b/>
          <w:sz w:val="26"/>
          <w:szCs w:val="26"/>
        </w:rPr>
      </w:pPr>
    </w:p>
    <w:p w14:paraId="4EAC80E7" w14:textId="48EBB3B6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Email addresses:</w:t>
      </w:r>
    </w:p>
    <w:p w14:paraId="155A30B3" w14:textId="5A4F00FD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JMA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0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jmaburto@health.sdu.dk</w:t>
        </w:r>
      </w:hyperlink>
      <w:r>
        <w:rPr>
          <w:rFonts w:ascii="Garamond" w:hAnsi="Garamond" w:cs="Times New Roman"/>
          <w:b/>
          <w:sz w:val="26"/>
          <w:szCs w:val="26"/>
        </w:rPr>
        <w:tab/>
      </w:r>
    </w:p>
    <w:p w14:paraId="23E5CB9E" w14:textId="50DE4821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MW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1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mwensink@health.sdu.dk</w:t>
        </w:r>
      </w:hyperlink>
    </w:p>
    <w:p w14:paraId="20DF9585" w14:textId="37EFD743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proofErr w:type="spellStart"/>
      <w:r w:rsidRPr="00A60AA5">
        <w:rPr>
          <w:rFonts w:ascii="Garamond" w:hAnsi="Garamond" w:cs="Times New Roman"/>
          <w:sz w:val="26"/>
          <w:szCs w:val="26"/>
        </w:rPr>
        <w:t>AvR</w:t>
      </w:r>
      <w:proofErr w:type="spellEnd"/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2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vanraalte@demogr.mpg.de</w:t>
        </w:r>
      </w:hyperlink>
    </w:p>
    <w:p w14:paraId="48F384CF" w14:textId="5687DC48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RLJ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3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rjacobsen@health.sdu.dk</w:t>
        </w:r>
      </w:hyperlink>
    </w:p>
    <w:p w14:paraId="25EB56CC" w14:textId="77777777" w:rsidR="00A60AA5" w:rsidRPr="00FF5234" w:rsidRDefault="00A60AA5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2A20158D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aging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0BF41E1" w14:textId="771DD383" w:rsidR="00462F69" w:rsidRPr="00EE2C80" w:rsidRDefault="00212CA9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Word count: 2949</w:t>
      </w:r>
    </w:p>
    <w:p w14:paraId="1C3932F8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1706E42E" w14:textId="5F500769" w:rsidR="00FB05AD" w:rsidRPr="00B2566E" w:rsidRDefault="00462F69" w:rsidP="002812A4">
      <w:pPr>
        <w:jc w:val="center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Abstract</w:t>
      </w: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 xml:space="preserve">policy objec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l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1375048C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in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r w:rsidR="00B645CA">
        <w:rPr>
          <w:rFonts w:ascii="Garamond" w:hAnsi="Garamond" w:cs="Times New Roman"/>
          <w:sz w:val="26"/>
          <w:szCs w:val="26"/>
        </w:rPr>
        <w:t>,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 xml:space="preserve">be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12461E5F" w14:textId="0BB99625" w:rsidR="00EE2C80" w:rsidRPr="00657F4D" w:rsidRDefault="00691510" w:rsidP="00657F4D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n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1E0AC096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4456D82F" w14:textId="0F9C846D" w:rsidR="00483C05" w:rsidRDefault="00D15FB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Background</w:t>
      </w:r>
    </w:p>
    <w:p w14:paraId="1F7F8124" w14:textId="721586F9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 xml:space="preserve">Life expectancy is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r w:rsidR="00F92641" w:rsidRPr="0000584A">
        <w:rPr>
          <w:rFonts w:ascii="Garamond" w:hAnsi="Garamond" w:cs="Times New Roman"/>
          <w:sz w:val="26"/>
          <w:szCs w:val="26"/>
        </w:rPr>
        <w:t>: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006FA1" w:rsidRPr="0000584A">
        <w:rPr>
          <w:rFonts w:ascii="Garamond" w:hAnsi="Garamond" w:cs="Times New Roman"/>
          <w:sz w:val="26"/>
          <w:szCs w:val="26"/>
        </w:rPr>
        <w:t>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r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u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e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n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09B40451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m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c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he stagnation in life ex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 xml:space="preserve">co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n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>because of the widespread use of snus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</w:t>
      </w:r>
      <w:r w:rsidR="00277AC8">
        <w:rPr>
          <w:rFonts w:ascii="Garamond" w:hAnsi="Garamond" w:cs="Times New Roman"/>
          <w:sz w:val="26"/>
          <w:szCs w:val="26"/>
        </w:rPr>
        <w:lastRenderedPageBreak/>
        <w:t>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 a known contributor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differences is 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n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282E3AB8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r w:rsidR="00A8386A">
        <w:rPr>
          <w:rFonts w:ascii="Garamond" w:hAnsi="Garamond" w:cs="Times New Roman"/>
          <w:sz w:val="26"/>
          <w:szCs w:val="26"/>
        </w:rPr>
        <w:t xml:space="preserve">its </w:t>
      </w:r>
      <w:r>
        <w:rPr>
          <w:rFonts w:ascii="Garamond" w:hAnsi="Garamond" w:cs="Times New Roman"/>
          <w:sz w:val="26"/>
          <w:szCs w:val="26"/>
        </w:rPr>
        <w:t>Scandinavian counterparts, is interesting given the shared history, cul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three 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tterns.</w:t>
      </w:r>
    </w:p>
    <w:p w14:paraId="395765A8" w14:textId="4EA984B9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lity re</w:t>
      </w:r>
      <w:r w:rsidR="00AF58C8" w:rsidRPr="00B2566E">
        <w:rPr>
          <w:rFonts w:ascii="Garamond" w:hAnsi="Garamond" w:cs="Times New Roman"/>
          <w:sz w:val="26"/>
          <w:szCs w:val="26"/>
        </w:rPr>
        <w:t>lative to Sweden and Norway</w:t>
      </w:r>
      <w:r w:rsidR="00F107EC">
        <w:rPr>
          <w:rFonts w:ascii="Garamond" w:hAnsi="Garamond" w:cs="Times New Roman"/>
          <w:sz w:val="26"/>
          <w:szCs w:val="26"/>
        </w:rPr>
        <w:t xml:space="preserve"> 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we hy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also be attributed to </w:t>
      </w:r>
      <w:r w:rsidR="004C0578">
        <w:rPr>
          <w:rFonts w:ascii="Garamond" w:hAnsi="Garamond" w:cs="Times New Roman"/>
          <w:sz w:val="26"/>
          <w:szCs w:val="26"/>
        </w:rPr>
        <w:t>smok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51F04FC4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Hence, we analyze data since 1960 for Denmark, Sweden and Norway to make a </w:t>
      </w:r>
      <w:proofErr w:type="spellStart"/>
      <w:r>
        <w:rPr>
          <w:rFonts w:ascii="Garamond" w:hAnsi="Garamond" w:cs="Times New Roman"/>
          <w:sz w:val="26"/>
          <w:szCs w:val="26"/>
        </w:rPr>
        <w:t>cause</w:t>
      </w:r>
      <w:proofErr w:type="spellEnd"/>
      <w:r>
        <w:rPr>
          <w:rFonts w:ascii="Garamond" w:hAnsi="Garamond" w:cs="Times New Roman"/>
          <w:sz w:val="26"/>
          <w:szCs w:val="26"/>
        </w:rPr>
        <w:t>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0765E785" w:rsidR="003C22DE" w:rsidRPr="00B2566E" w:rsidRDefault="00D15FB9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>
        <w:rPr>
          <w:rFonts w:ascii="Garamond" w:hAnsi="Garamond"/>
          <w:b/>
          <w:sz w:val="26"/>
          <w:szCs w:val="26"/>
        </w:rPr>
        <w:t>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033185FF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>P</w:t>
      </w:r>
      <w:r w:rsidR="00981D30" w:rsidRPr="00B2566E">
        <w:rPr>
          <w:rFonts w:ascii="Garamond" w:hAnsi="Garamond" w:cs="Times New Roman"/>
          <w:sz w:val="26"/>
          <w:szCs w:val="26"/>
        </w:rPr>
        <w:t>eriod lifetables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u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r w:rsidR="004F43FB" w:rsidRPr="00B2566E">
        <w:rPr>
          <w:rFonts w:ascii="Garamond" w:hAnsi="Garamond" w:cs="Times New Roman"/>
          <w:sz w:val="26"/>
          <w:szCs w:val="26"/>
        </w:rPr>
        <w:t>, Sweden and Norway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i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1662E43B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re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i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m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n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a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e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a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 xml:space="preserve">We also </w:t>
      </w:r>
      <w:r w:rsidR="00893C2F">
        <w:rPr>
          <w:rFonts w:ascii="Garamond" w:hAnsi="Garamond" w:cs="Times New Roman"/>
          <w:sz w:val="26"/>
          <w:szCs w:val="26"/>
        </w:rPr>
        <w:lastRenderedPageBreak/>
        <w:t xml:space="preserve">checked for discontinuities in death counts for each of the seven causes of death </w:t>
      </w:r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s 2-4)</w:t>
      </w:r>
      <w:r w:rsidR="00893C2F">
        <w:rPr>
          <w:rFonts w:ascii="Garamond" w:hAnsi="Garamond" w:cs="Times New Roman"/>
          <w:sz w:val="26"/>
          <w:szCs w:val="26"/>
        </w:rPr>
        <w:t>.</w:t>
      </w:r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34CB99E5" w:rsidR="00C068A9" w:rsidRPr="00043977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</w:t>
      </w:r>
      <w:proofErr w:type="spellStart"/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proofErr w:type="spellEnd"/>
      <w:r w:rsidR="00ED1E70" w:rsidRPr="00B2566E">
        <w:rPr>
          <w:rFonts w:ascii="Garamond" w:eastAsiaTheme="minorEastAsia" w:hAnsi="Garamond"/>
          <w:sz w:val="26"/>
          <w:szCs w:val="26"/>
        </w:rPr>
        <w:t>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>mean of the lifetable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1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proofErr w:type="spellStart"/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proofErr w:type="spellEnd"/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to measure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n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c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</w:t>
      </w:r>
      <w:proofErr w:type="spellStart"/>
      <w:r w:rsidR="0001038B" w:rsidRPr="00B2566E">
        <w:rPr>
          <w:rFonts w:ascii="Garamond" w:eastAsiaTheme="minorEastAsia" w:hAnsi="Garamond"/>
          <w:sz w:val="26"/>
          <w:szCs w:val="26"/>
        </w:rPr>
        <w:t>CoV</w:t>
      </w:r>
      <w:proofErr w:type="spellEnd"/>
      <w:r w:rsidR="0001038B" w:rsidRPr="00B2566E">
        <w:rPr>
          <w:rFonts w:ascii="Garamond" w:eastAsiaTheme="minorEastAsia" w:hAnsi="Garamond"/>
          <w:sz w:val="26"/>
          <w:szCs w:val="26"/>
        </w:rPr>
        <w:t>) were calculated for Denmark, Norway and Sweden throughout 1960-2014.</w:t>
      </w:r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techniques</w:t>
      </w:r>
    </w:p>
    <w:p w14:paraId="1E4C83F9" w14:textId="69335499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lifespan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Denmark, Norway 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h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>These decompositions allow singling out any period during those years, for instance 1975-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r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e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lastRenderedPageBreak/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35774768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and Norw</w:t>
      </w:r>
      <w:r w:rsidR="00DB41D2">
        <w:rPr>
          <w:rFonts w:ascii="Garamond" w:hAnsi="Garamond" w:cs="Times New Roman"/>
          <w:sz w:val="26"/>
          <w:szCs w:val="26"/>
        </w:rPr>
        <w:t xml:space="preserve">egian 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ll three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o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74A3E858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r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w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</w:t>
      </w:r>
      <w:r w:rsidR="007E664C">
        <w:rPr>
          <w:rFonts w:ascii="Garamond" w:hAnsi="Garamond" w:cs="Times New Roman"/>
          <w:sz w:val="26"/>
          <w:szCs w:val="26"/>
        </w:rPr>
        <w:lastRenderedPageBreak/>
        <w:t xml:space="preserve">The impact of mortality change on lifespan inequality is more complicated: at younger ages mortality reduction results in deaths being compressed into a narrower age range, reducing lifespan inequalities. At older ages mortality reduction stretches out the right tail of the age-at-death distribution, increasing lifespan ine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r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g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e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647323F6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were concentrated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i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e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E0E00E4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at all ages, in particular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r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Reduci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e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</w:t>
      </w:r>
      <w:r w:rsidR="0056759C">
        <w:rPr>
          <w:rFonts w:ascii="Garamond" w:hAnsi="Garamond" w:cs="Times New Roman"/>
          <w:sz w:val="26"/>
          <w:szCs w:val="26"/>
        </w:rPr>
        <w:lastRenderedPageBreak/>
        <w:t xml:space="preserve">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age 85 has negligible effect on the difference between Denmark and Sweden in lifespan ine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Discussion</w:t>
      </w:r>
    </w:p>
    <w:p w14:paraId="5C133074" w14:textId="786165F0" w:rsidR="00985F9B" w:rsidRDefault="00533725" w:rsidP="00A60AA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c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A147FD">
        <w:rPr>
          <w:rFonts w:ascii="Garamond" w:hAnsi="Garamond" w:cs="Times New Roman"/>
          <w:sz w:val="26"/>
          <w:szCs w:val="26"/>
        </w:rPr>
        <w:t xml:space="preserve">This suggests important social </w:t>
      </w:r>
      <w:r w:rsidR="007F289B">
        <w:rPr>
          <w:rFonts w:ascii="Garamond" w:hAnsi="Garamond" w:cs="Times New Roman"/>
          <w:sz w:val="26"/>
          <w:szCs w:val="26"/>
        </w:rPr>
        <w:t>development</w:t>
      </w:r>
      <w:r w:rsidR="00A147FD">
        <w:rPr>
          <w:rFonts w:ascii="Garamond" w:hAnsi="Garamond" w:cs="Times New Roman"/>
          <w:sz w:val="26"/>
          <w:szCs w:val="26"/>
        </w:rPr>
        <w:t xml:space="preserve">, but also a clear policy target. Although lifespan inequality has been reduced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n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s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rtality.</w:t>
      </w:r>
    </w:p>
    <w:p w14:paraId="57D11EDD" w14:textId="0CC58605" w:rsidR="00A7456E" w:rsidRDefault="00985F9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e</w:t>
      </w:r>
      <w:r w:rsidR="00736D9B">
        <w:rPr>
          <w:rFonts w:ascii="Garamond" w:hAnsi="Garamond" w:cs="Times New Roman"/>
          <w:sz w:val="26"/>
          <w:szCs w:val="26"/>
        </w:rPr>
        <w:lastRenderedPageBreak/>
        <w:t>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>he causes that extend lifespan and the causes that reduce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 xml:space="preserve">Smoking-related mor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>life expectancy stagnated over the 1975-1995 period because mortality reduction from most causes of death were offset by mortality in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>occurred 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tion in smoking-related mortality was comparatively 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>In general, the impact 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r w:rsidR="006E7C28">
        <w:rPr>
          <w:rFonts w:ascii="Garamond" w:hAnsi="Garamond" w:cs="Times New Roman"/>
          <w:sz w:val="26"/>
          <w:szCs w:val="26"/>
        </w:rPr>
        <w:t xml:space="preserve"> 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  <w:r w:rsidR="001D319C">
        <w:rPr>
          <w:rFonts w:ascii="Garamond" w:hAnsi="Garamond" w:cs="Times New Roman"/>
          <w:sz w:val="26"/>
          <w:szCs w:val="26"/>
        </w:rPr>
        <w:t xml:space="preserve"> </w:t>
      </w:r>
    </w:p>
    <w:p w14:paraId="2D574659" w14:textId="26EBF8B7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>auses of death that drive cross-sectional differences in lifespan inequality are not neces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2B77C9"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 xml:space="preserve">simultaneous increase life ex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i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 xml:space="preserve">Reducing lifespan inequality towards Sweden by these conditions would lead to an increase of 0.7 and 0.8 years in life expectancy for females and males in Denmark, respective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</w:t>
      </w:r>
      <w:r w:rsidR="00EC20A6">
        <w:rPr>
          <w:rFonts w:ascii="Garamond" w:hAnsi="Garamond" w:cs="Times New Roman"/>
          <w:sz w:val="26"/>
          <w:szCs w:val="26"/>
        </w:rPr>
        <w:lastRenderedPageBreak/>
        <w:t xml:space="preserve">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n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 xml:space="preserve">Preven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ing pregn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57E490FA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 xml:space="preserve">is another clear public health intervention to reduce lifespan inequality and increase life expectancy in Denmark. Our results show that im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e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1C8A7E69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3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3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62F38F7F" w:rsidR="005F40C2" w:rsidRDefault="005B7AA2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Indeed, t</w:t>
      </w:r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 xml:space="preserve">it does provide a start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s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, 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, 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1CA5963D" w14:textId="38946C90" w:rsidR="00533725" w:rsidRDefault="00703E56" w:rsidP="00A60AA5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or other countries that lag a comparable country, similar decompositions can be made. This may not result in a clear and consistent message: causes of death that hold back 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 xml:space="preserve">, the benefits are substantial, be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0159D916" w14:textId="67DD2EE6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s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>sensitivity analysis to assure consistency of 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s 2-4</w:t>
      </w:r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</w:p>
    <w:p w14:paraId="71B36533" w14:textId="20241C46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 xml:space="preserve">in Denmark, Sweden and Norway. </w:t>
      </w:r>
      <w:r>
        <w:rPr>
          <w:rFonts w:ascii="Garamond" w:hAnsi="Garamond" w:cs="Times New Roman"/>
          <w:sz w:val="26"/>
          <w:szCs w:val="26"/>
        </w:rPr>
        <w:lastRenderedPageBreak/>
        <w:t xml:space="preserve">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r w:rsidR="00A80E09">
        <w:rPr>
          <w:rFonts w:ascii="Garamond" w:hAnsi="Garamond" w:cs="Times New Roman"/>
          <w:sz w:val="26"/>
          <w:szCs w:val="26"/>
        </w:rPr>
        <w:t>-</w:t>
      </w:r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r w:rsidR="00230D35">
        <w:rPr>
          <w:rFonts w:ascii="Garamond" w:hAnsi="Garamond" w:cs="Times New Roman"/>
          <w:sz w:val="26"/>
          <w:szCs w:val="26"/>
        </w:rPr>
        <w:t>-of-</w:t>
      </w:r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nclusions</w:t>
      </w:r>
    </w:p>
    <w:p w14:paraId="18A3FD65" w14:textId="2F9358EB" w:rsidR="00624F65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xpectancy. </w:t>
      </w:r>
    </w:p>
    <w:p w14:paraId="42C70EC1" w14:textId="5EAE848D" w:rsidR="00D15FB9" w:rsidRPr="00D15FB9" w:rsidRDefault="00D15FB9" w:rsidP="00A60AA5">
      <w:pPr>
        <w:tabs>
          <w:tab w:val="center" w:pos="4702"/>
        </w:tabs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D15FB9">
        <w:rPr>
          <w:rFonts w:ascii="Garamond" w:hAnsi="Garamond" w:cs="Times New Roman"/>
          <w:b/>
          <w:sz w:val="26"/>
          <w:szCs w:val="26"/>
        </w:rPr>
        <w:t>List of abbreviations</w:t>
      </w:r>
      <w:r w:rsidR="00A60AA5">
        <w:rPr>
          <w:rFonts w:ascii="Garamond" w:hAnsi="Garamond" w:cs="Times New Roman"/>
          <w:b/>
          <w:sz w:val="26"/>
          <w:szCs w:val="26"/>
        </w:rPr>
        <w:tab/>
      </w:r>
    </w:p>
    <w:p w14:paraId="71A0E931" w14:textId="3C87C384" w:rsidR="00D15FB9" w:rsidRPr="00D15FB9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proofErr w:type="spellStart"/>
      <w:r w:rsidRPr="00D15FB9">
        <w:rPr>
          <w:rFonts w:ascii="Garamond" w:hAnsi="Garamond" w:cs="Times New Roman"/>
          <w:sz w:val="26"/>
          <w:szCs w:val="26"/>
        </w:rPr>
        <w:t>CoV</w:t>
      </w:r>
      <w:proofErr w:type="spellEnd"/>
      <w:r w:rsidRPr="00D15FB9">
        <w:rPr>
          <w:rFonts w:ascii="Garamond" w:hAnsi="Garamond" w:cs="Times New Roman"/>
          <w:sz w:val="26"/>
          <w:szCs w:val="26"/>
        </w:rPr>
        <w:t>. Coefficient of variation.</w:t>
      </w:r>
    </w:p>
    <w:p w14:paraId="584416E6" w14:textId="15AE3580" w:rsidR="00276712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ICD. International Classifications of Diseases</w:t>
      </w:r>
    </w:p>
    <w:p w14:paraId="57472CB7" w14:textId="77777777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42B4E4FD" w14:textId="6CE08694" w:rsid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b/>
          <w:sz w:val="26"/>
          <w:szCs w:val="26"/>
        </w:rPr>
        <w:t>Declarations</w:t>
      </w:r>
    </w:p>
    <w:p w14:paraId="7C97D093" w14:textId="2A389CCC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Ethics approval and consent to participate: </w:t>
      </w:r>
      <w:r w:rsidRPr="00C27F79">
        <w:rPr>
          <w:rFonts w:ascii="Garamond" w:hAnsi="Garamond" w:cs="Times New Roman"/>
          <w:sz w:val="26"/>
          <w:szCs w:val="26"/>
        </w:rPr>
        <w:t xml:space="preserve">We use secondary, grouped, publicly available data. </w:t>
      </w:r>
      <w:r w:rsidR="00973CB7" w:rsidRPr="00C27F79">
        <w:rPr>
          <w:rFonts w:ascii="Garamond" w:hAnsi="Garamond" w:cs="Times New Roman"/>
          <w:sz w:val="26"/>
          <w:szCs w:val="26"/>
        </w:rPr>
        <w:t>Therefore,</w:t>
      </w:r>
      <w:r w:rsidRPr="00C27F79">
        <w:rPr>
          <w:rFonts w:ascii="Garamond" w:hAnsi="Garamond" w:cs="Times New Roman"/>
          <w:sz w:val="26"/>
          <w:szCs w:val="26"/>
        </w:rPr>
        <w:t xml:space="preserve"> no ethics approval from our institutions was needed.</w:t>
      </w:r>
    </w:p>
    <w:p w14:paraId="6E1DE6CC" w14:textId="23977823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Consent to Publish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Not applicable</w:t>
      </w:r>
      <w:r>
        <w:rPr>
          <w:rFonts w:ascii="Garamond" w:hAnsi="Garamond" w:cs="Times New Roman"/>
          <w:sz w:val="26"/>
          <w:szCs w:val="26"/>
        </w:rPr>
        <w:t>.</w:t>
      </w:r>
    </w:p>
    <w:p w14:paraId="28EBBB14" w14:textId="69EFA154" w:rsidR="000F2BC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lastRenderedPageBreak/>
        <w:t>Availability of data and materials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All data used in this study is publicly available through websites of Human Mortality Database and WHO mortality database (references 12 and 20, respectively)</w:t>
      </w:r>
      <w:r>
        <w:rPr>
          <w:rFonts w:ascii="Garamond" w:hAnsi="Garamond" w:cs="Times New Roman"/>
          <w:sz w:val="26"/>
          <w:szCs w:val="26"/>
        </w:rPr>
        <w:t>.</w:t>
      </w:r>
      <w:r w:rsidR="000F2BC8">
        <w:rPr>
          <w:rFonts w:ascii="Garamond" w:hAnsi="Garamond" w:cs="Times New Roman"/>
          <w:sz w:val="26"/>
          <w:szCs w:val="26"/>
        </w:rPr>
        <w:t xml:space="preserve"> Code to replicate the results available at </w:t>
      </w:r>
      <w:hyperlink r:id="rId14" w:history="1">
        <w:r w:rsidR="000F2BC8" w:rsidRPr="00CF276A">
          <w:rPr>
            <w:rStyle w:val="Hyperlink"/>
            <w:rFonts w:ascii="Garamond" w:hAnsi="Garamond" w:cs="Times New Roman"/>
            <w:sz w:val="26"/>
            <w:szCs w:val="26"/>
          </w:rPr>
          <w:t>https://github.com/jmaburto/Lifespan-inequality-Denmark/tree/master/R</w:t>
        </w:r>
      </w:hyperlink>
    </w:p>
    <w:p w14:paraId="0D781C53" w14:textId="236D4622" w:rsidR="00A60AA5" w:rsidRP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Competing interests: </w:t>
      </w:r>
      <w:r w:rsidRPr="00A60AA5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0647A1A6" w14:textId="182D3320" w:rsidR="0060342D" w:rsidRPr="00A60AA5" w:rsidRDefault="003163A2" w:rsidP="00A60AA5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Funding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A747BE">
        <w:rPr>
          <w:rFonts w:ascii="Garamond" w:hAnsi="Garamond" w:cs="Times New Roman"/>
          <w:sz w:val="26"/>
          <w:szCs w:val="26"/>
        </w:rPr>
        <w:t>All authors thank their supporting institutions</w:t>
      </w:r>
      <w:r w:rsidR="0040385D">
        <w:rPr>
          <w:rFonts w:ascii="Garamond" w:hAnsi="Garamond" w:cs="Times New Roman"/>
          <w:sz w:val="26"/>
          <w:szCs w:val="26"/>
        </w:rPr>
        <w:t xml:space="preserve"> This work was</w:t>
      </w:r>
      <w:r w:rsidR="006752F5">
        <w:rPr>
          <w:rFonts w:ascii="Garamond" w:hAnsi="Garamond" w:cs="Times New Roman"/>
          <w:sz w:val="26"/>
          <w:szCs w:val="26"/>
        </w:rPr>
        <w:t xml:space="preserve"> supported by a starting grant from the Eu</w:t>
      </w:r>
      <w:r w:rsidR="0040385D">
        <w:rPr>
          <w:rFonts w:ascii="Garamond" w:hAnsi="Garamond" w:cs="Times New Roman"/>
          <w:sz w:val="26"/>
          <w:szCs w:val="26"/>
        </w:rPr>
        <w:t>ropean</w:t>
      </w:r>
      <w:bookmarkStart w:id="0" w:name="_GoBack"/>
      <w:bookmarkEnd w:id="0"/>
      <w:r w:rsidR="0040385D">
        <w:rPr>
          <w:rFonts w:ascii="Garamond" w:hAnsi="Garamond" w:cs="Times New Roman"/>
          <w:sz w:val="26"/>
          <w:szCs w:val="26"/>
        </w:rPr>
        <w:t xml:space="preserve"> Research Council</w:t>
      </w:r>
      <w:r w:rsidR="00A747BE">
        <w:rPr>
          <w:rFonts w:ascii="Garamond" w:hAnsi="Garamond" w:cs="Times New Roman"/>
          <w:sz w:val="26"/>
          <w:szCs w:val="26"/>
        </w:rPr>
        <w:t xml:space="preserve"> </w:t>
      </w:r>
      <w:r w:rsidR="0040385D">
        <w:rPr>
          <w:rFonts w:ascii="Garamond" w:hAnsi="Garamond" w:cs="Times New Roman"/>
          <w:sz w:val="26"/>
          <w:szCs w:val="26"/>
        </w:rPr>
        <w:t>[</w:t>
      </w:r>
      <w:r w:rsidR="00A747BE">
        <w:rPr>
          <w:rFonts w:ascii="Garamond" w:hAnsi="Garamond" w:cs="Times New Roman"/>
          <w:sz w:val="26"/>
          <w:szCs w:val="26"/>
        </w:rPr>
        <w:t>grant No.</w:t>
      </w:r>
      <w:r w:rsidR="006752F5">
        <w:rPr>
          <w:rFonts w:ascii="Garamond" w:hAnsi="Garamond" w:cs="Times New Roman"/>
          <w:sz w:val="26"/>
          <w:szCs w:val="26"/>
        </w:rPr>
        <w:t xml:space="preserve"> 716323</w:t>
      </w:r>
      <w:r w:rsidR="0040385D">
        <w:rPr>
          <w:rFonts w:ascii="Garamond" w:hAnsi="Garamond" w:cs="Times New Roman"/>
          <w:sz w:val="26"/>
          <w:szCs w:val="26"/>
        </w:rPr>
        <w:t xml:space="preserve"> to </w:t>
      </w:r>
      <w:proofErr w:type="spellStart"/>
      <w:r w:rsidR="0040385D">
        <w:rPr>
          <w:rFonts w:ascii="Garamond" w:hAnsi="Garamond" w:cs="Times New Roman"/>
          <w:sz w:val="26"/>
          <w:szCs w:val="26"/>
        </w:rPr>
        <w:t>AvR</w:t>
      </w:r>
      <w:proofErr w:type="spellEnd"/>
      <w:r w:rsidR="0040385D">
        <w:rPr>
          <w:rFonts w:ascii="Garamond" w:hAnsi="Garamond" w:cs="Times New Roman"/>
          <w:sz w:val="26"/>
          <w:szCs w:val="26"/>
        </w:rPr>
        <w:t>]</w:t>
      </w:r>
      <w:r w:rsidR="006752F5">
        <w:rPr>
          <w:rFonts w:ascii="Garamond" w:hAnsi="Garamond" w:cs="Times New Roman"/>
          <w:sz w:val="26"/>
          <w:szCs w:val="26"/>
        </w:rPr>
        <w:t>.</w:t>
      </w:r>
    </w:p>
    <w:p w14:paraId="7A87D91A" w14:textId="5E215329" w:rsidR="00624F65" w:rsidRDefault="007C17D7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uthors contributions: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624F65">
        <w:rPr>
          <w:rFonts w:ascii="Garamond" w:hAnsi="Garamond" w:cs="Times New Roman"/>
          <w:sz w:val="26"/>
          <w:szCs w:val="26"/>
        </w:rPr>
        <w:t xml:space="preserve">JMA and MW designed the study. JMA, MW, </w:t>
      </w:r>
      <w:proofErr w:type="spellStart"/>
      <w:r w:rsidR="00624F65">
        <w:rPr>
          <w:rFonts w:ascii="Garamond" w:hAnsi="Garamond" w:cs="Times New Roman"/>
          <w:sz w:val="26"/>
          <w:szCs w:val="26"/>
        </w:rPr>
        <w:t>AvR</w:t>
      </w:r>
      <w:proofErr w:type="spellEnd"/>
      <w:r w:rsidR="00624F65">
        <w:rPr>
          <w:rFonts w:ascii="Garamond" w:hAnsi="Garamond" w:cs="Times New Roman"/>
          <w:sz w:val="26"/>
          <w:szCs w:val="26"/>
        </w:rPr>
        <w:t xml:space="preserve"> interpreted results. All authors contributed to writing the manuscript.</w:t>
      </w:r>
    </w:p>
    <w:p w14:paraId="3F802BF4" w14:textId="2D302D16" w:rsidR="00C27F79" w:rsidRPr="00A60AA5" w:rsidRDefault="00C27F79" w:rsidP="000F3A26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cknowledgements</w:t>
      </w:r>
      <w:r>
        <w:rPr>
          <w:rFonts w:ascii="Garamond" w:hAnsi="Garamond" w:cs="Times New Roman"/>
          <w:sz w:val="26"/>
          <w:szCs w:val="26"/>
        </w:rPr>
        <w:t>: Not applicable.</w:t>
      </w:r>
    </w:p>
    <w:p w14:paraId="76F0CB04" w14:textId="153FE35D" w:rsidR="007543CE" w:rsidRPr="00A747BE" w:rsidRDefault="00B62339" w:rsidP="00CB3184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5E47D22A" w14:textId="77777777" w:rsidR="0042299B" w:rsidRPr="0042299B" w:rsidRDefault="007543CE" w:rsidP="0042299B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42299B" w:rsidRPr="0042299B">
        <w:t>1.</w:t>
      </w:r>
      <w:r w:rsidR="0042299B" w:rsidRPr="0042299B">
        <w:tab/>
        <w:t>Organization WH. World Health Statistics 2016: Monitoring Health for the SDGs Sustainable Development Goals: World Health Organization; 2016.</w:t>
      </w:r>
    </w:p>
    <w:p w14:paraId="057D6667" w14:textId="77777777" w:rsidR="0042299B" w:rsidRPr="0042299B" w:rsidRDefault="0042299B" w:rsidP="0042299B">
      <w:pPr>
        <w:pStyle w:val="EndNoteBibliography"/>
      </w:pPr>
      <w:r w:rsidRPr="0042299B">
        <w:t>2.</w:t>
      </w:r>
      <w:r w:rsidRPr="0042299B">
        <w:tab/>
        <w:t xml:space="preserve">Tuljapurkar S. The final inequality. Demography and the Economy. 2011:209. </w:t>
      </w:r>
    </w:p>
    <w:p w14:paraId="19D709DF" w14:textId="77777777" w:rsidR="0042299B" w:rsidRPr="0042299B" w:rsidRDefault="0042299B" w:rsidP="0042299B">
      <w:pPr>
        <w:pStyle w:val="EndNoteBibliography"/>
      </w:pPr>
      <w:r w:rsidRPr="0042299B">
        <w:t>3.</w:t>
      </w:r>
      <w:r w:rsidRPr="0042299B">
        <w:tab/>
        <w:t xml:space="preserve">Marmot M. Inequalities in health. New England Journal of Medicine. 2001; 345(2):134-5. </w:t>
      </w:r>
    </w:p>
    <w:p w14:paraId="19EB94C0" w14:textId="77777777" w:rsidR="0042299B" w:rsidRPr="0042299B" w:rsidRDefault="0042299B" w:rsidP="0042299B">
      <w:pPr>
        <w:pStyle w:val="EndNoteBibliography"/>
      </w:pPr>
      <w:r w:rsidRPr="0042299B">
        <w:t>4.</w:t>
      </w:r>
      <w:r w:rsidRPr="0042299B">
        <w:tab/>
        <w:t xml:space="preserve">Mackenbach JP, Kulhánová I, Artnik B, et al. Changes in mortality inequalities over two decades: register based study of European countries. bmj. 2016; 353:i1732. </w:t>
      </w:r>
    </w:p>
    <w:p w14:paraId="1402BBF4" w14:textId="77777777" w:rsidR="0042299B" w:rsidRPr="0042299B" w:rsidRDefault="0042299B" w:rsidP="0042299B">
      <w:pPr>
        <w:pStyle w:val="EndNoteBibliography"/>
      </w:pPr>
      <w:r w:rsidRPr="0042299B">
        <w:t>5.</w:t>
      </w:r>
      <w:r w:rsidRPr="0042299B">
        <w:tab/>
        <w:t xml:space="preserve">Vaupel JW, Zhang Z, van Raalte AA. Life expectancy and disparity: an international comparison of life table data. BMJ open. 2011; 1(1):e000128. </w:t>
      </w:r>
    </w:p>
    <w:p w14:paraId="3B77C3EC" w14:textId="77777777" w:rsidR="0042299B" w:rsidRPr="0042299B" w:rsidRDefault="0042299B" w:rsidP="0042299B">
      <w:pPr>
        <w:pStyle w:val="EndNoteBibliography"/>
      </w:pPr>
      <w:r w:rsidRPr="0042299B">
        <w:t>6.</w:t>
      </w:r>
      <w:r w:rsidRPr="0042299B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3BA4FC86" w14:textId="77777777" w:rsidR="0042299B" w:rsidRPr="0042299B" w:rsidRDefault="0042299B" w:rsidP="0042299B">
      <w:pPr>
        <w:pStyle w:val="EndNoteBibliography"/>
      </w:pPr>
      <w:r w:rsidRPr="0042299B">
        <w:t>7.</w:t>
      </w:r>
      <w:r w:rsidRPr="0042299B">
        <w:tab/>
        <w:t xml:space="preserve">Smits J, Monden C. Length of life inequality around the globe. Social Science &amp; Medicine. 2009; 68(6):1114-23. </w:t>
      </w:r>
    </w:p>
    <w:p w14:paraId="7336AF1D" w14:textId="77777777" w:rsidR="0042299B" w:rsidRPr="0042299B" w:rsidRDefault="0042299B" w:rsidP="0042299B">
      <w:pPr>
        <w:pStyle w:val="EndNoteBibliography"/>
      </w:pPr>
      <w:r w:rsidRPr="0042299B">
        <w:t>8.</w:t>
      </w:r>
      <w:r w:rsidRPr="0042299B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1C8DAE5C" w14:textId="77777777" w:rsidR="0042299B" w:rsidRPr="0042299B" w:rsidRDefault="0042299B" w:rsidP="0042299B">
      <w:pPr>
        <w:pStyle w:val="EndNoteBibliography"/>
      </w:pPr>
      <w:r w:rsidRPr="0042299B">
        <w:t>9.</w:t>
      </w:r>
      <w:r w:rsidRPr="0042299B">
        <w:tab/>
        <w:t xml:space="preserve">Firebaugh G, Acciai F, Noah AJ, Prather C, Nau C. Why lifespans are more variable among blacks than among whites in the United States. Demography. 2014; 51(6):2025-45. </w:t>
      </w:r>
    </w:p>
    <w:p w14:paraId="3D2E4215" w14:textId="77777777" w:rsidR="0042299B" w:rsidRPr="0042299B" w:rsidRDefault="0042299B" w:rsidP="0042299B">
      <w:pPr>
        <w:pStyle w:val="EndNoteBibliography"/>
      </w:pPr>
      <w:r w:rsidRPr="0042299B">
        <w:t>10.</w:t>
      </w:r>
      <w:r w:rsidRPr="0042299B">
        <w:tab/>
        <w:t xml:space="preserve">van Raalte AA, Kunst AE, Deboosere P, et al. More variation in lifespan in lower educated groups: evidence from 10 European countries. International Journal of Epidemiology. 2011:dyr146. </w:t>
      </w:r>
    </w:p>
    <w:p w14:paraId="22190EFD" w14:textId="77777777" w:rsidR="0042299B" w:rsidRPr="0042299B" w:rsidRDefault="0042299B" w:rsidP="0042299B">
      <w:pPr>
        <w:pStyle w:val="EndNoteBibliography"/>
      </w:pPr>
      <w:r w:rsidRPr="0042299B">
        <w:t>11.</w:t>
      </w:r>
      <w:r w:rsidRPr="0042299B">
        <w:tab/>
        <w:t xml:space="preserve">Aburto JM, van Raalte A. Lifespan dispersion in times of life expectancy fluctuation: the case of Central and Eastern Europe. MPIDR working paper. 2017. </w:t>
      </w:r>
    </w:p>
    <w:p w14:paraId="64B8C955" w14:textId="77777777" w:rsidR="0042299B" w:rsidRPr="0042299B" w:rsidRDefault="0042299B" w:rsidP="0042299B">
      <w:pPr>
        <w:pStyle w:val="EndNoteBibliography"/>
      </w:pPr>
      <w:r w:rsidRPr="0042299B">
        <w:t>12.</w:t>
      </w:r>
      <w:r w:rsidRPr="0042299B">
        <w:tab/>
        <w:t>Human Mortality Database. University of California BU, and Max Planck Institute for Demographic Research (Germany). Human Mortality Database. 2017.</w:t>
      </w:r>
    </w:p>
    <w:p w14:paraId="3B04330E" w14:textId="77777777" w:rsidR="0042299B" w:rsidRPr="0042299B" w:rsidRDefault="0042299B" w:rsidP="0042299B">
      <w:pPr>
        <w:pStyle w:val="EndNoteBibliography"/>
      </w:pPr>
      <w:r w:rsidRPr="0042299B">
        <w:lastRenderedPageBreak/>
        <w:t>13.</w:t>
      </w:r>
      <w:r w:rsidRPr="0042299B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0F3DA18A" w14:textId="77777777" w:rsidR="0042299B" w:rsidRPr="0042299B" w:rsidRDefault="0042299B" w:rsidP="0042299B">
      <w:pPr>
        <w:pStyle w:val="EndNoteBibliography"/>
      </w:pPr>
      <w:r w:rsidRPr="0042299B">
        <w:t>14.</w:t>
      </w:r>
      <w:r w:rsidRPr="0042299B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07B94734" w14:textId="77777777" w:rsidR="0042299B" w:rsidRPr="0042299B" w:rsidRDefault="0042299B" w:rsidP="0042299B">
      <w:pPr>
        <w:pStyle w:val="EndNoteBibliography"/>
      </w:pPr>
      <w:r w:rsidRPr="0042299B">
        <w:t>15.</w:t>
      </w:r>
      <w:r w:rsidRPr="0042299B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4E1BF8B8" w14:textId="77777777" w:rsidR="0042299B" w:rsidRPr="0042299B" w:rsidRDefault="0042299B" w:rsidP="0042299B">
      <w:pPr>
        <w:pStyle w:val="EndNoteBibliography"/>
      </w:pPr>
      <w:r w:rsidRPr="0042299B">
        <w:t>16.</w:t>
      </w:r>
      <w:r w:rsidRPr="0042299B">
        <w:tab/>
        <w:t xml:space="preserve">Drefahl S, Ahlbom A, Modig K. Losing Ground-Swedish Life Expectancy in a Comparative Perspective. PloS one. 2014; 9(2):e88357. </w:t>
      </w:r>
    </w:p>
    <w:p w14:paraId="5C84A07E" w14:textId="77777777" w:rsidR="0042299B" w:rsidRPr="0042299B" w:rsidRDefault="0042299B" w:rsidP="0042299B">
      <w:pPr>
        <w:pStyle w:val="EndNoteBibliography"/>
      </w:pPr>
      <w:r w:rsidRPr="0042299B">
        <w:t>17.</w:t>
      </w:r>
      <w:r w:rsidRPr="0042299B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75AF7914" w14:textId="77777777" w:rsidR="0042299B" w:rsidRPr="0042299B" w:rsidRDefault="0042299B" w:rsidP="0042299B">
      <w:pPr>
        <w:pStyle w:val="EndNoteBibliography"/>
      </w:pPr>
      <w:r w:rsidRPr="0042299B">
        <w:t>18.</w:t>
      </w:r>
      <w:r w:rsidRPr="0042299B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09B85336" w14:textId="77777777" w:rsidR="0042299B" w:rsidRPr="0042299B" w:rsidRDefault="0042299B" w:rsidP="0042299B">
      <w:pPr>
        <w:pStyle w:val="EndNoteBibliography"/>
      </w:pPr>
      <w:r w:rsidRPr="0042299B">
        <w:t>19.</w:t>
      </w:r>
      <w:r w:rsidRPr="0042299B">
        <w:tab/>
        <w:t xml:space="preserve">Magnussen J. The Scandinavian healthcare system. Medical solutions. 2009:63-8. </w:t>
      </w:r>
    </w:p>
    <w:p w14:paraId="3E0F8E35" w14:textId="6759D603" w:rsidR="0042299B" w:rsidRPr="0042299B" w:rsidRDefault="0042299B" w:rsidP="0042299B">
      <w:pPr>
        <w:pStyle w:val="EndNoteBibliography"/>
      </w:pPr>
      <w:r w:rsidRPr="0042299B">
        <w:t>20.</w:t>
      </w:r>
      <w:r w:rsidRPr="0042299B">
        <w:tab/>
        <w:t xml:space="preserve">Organization WH. Health statistics and information systems. 2017. </w:t>
      </w:r>
      <w:hyperlink r:id="rId15" w:history="1">
        <w:r w:rsidRPr="0042299B">
          <w:rPr>
            <w:rStyle w:val="Hyperlink"/>
          </w:rPr>
          <w:t>http://www.who.int/healthinfo/mortality_data/en/</w:t>
        </w:r>
      </w:hyperlink>
      <w:r w:rsidRPr="0042299B">
        <w:t>.</w:t>
      </w:r>
    </w:p>
    <w:p w14:paraId="2F178F8A" w14:textId="77777777" w:rsidR="0042299B" w:rsidRPr="0042299B" w:rsidRDefault="0042299B" w:rsidP="0042299B">
      <w:pPr>
        <w:pStyle w:val="EndNoteBibliography"/>
      </w:pPr>
      <w:r w:rsidRPr="0042299B">
        <w:t>21.</w:t>
      </w:r>
      <w:r w:rsidRPr="0042299B">
        <w:tab/>
        <w:t xml:space="preserve">Rizzi S, Thinggaard M, Engholm G, et al. Comparison of non-parametric methods for ungrouping coarsely aggregated data. BMC medical research methodology. 2016; 16(1):59. </w:t>
      </w:r>
    </w:p>
    <w:p w14:paraId="7A64A4EF" w14:textId="77777777" w:rsidR="0042299B" w:rsidRPr="0042299B" w:rsidRDefault="0042299B" w:rsidP="0042299B">
      <w:pPr>
        <w:pStyle w:val="EndNoteBibliography"/>
      </w:pPr>
      <w:r w:rsidRPr="0042299B">
        <w:t>22.</w:t>
      </w:r>
      <w:r w:rsidRPr="0042299B">
        <w:tab/>
        <w:t xml:space="preserve">Rizzi S, Gampe J, Eilers PH. Efficient estimation of smooth distributions from coarsely grouped data. American journal of epidemiology. 2015; 182(2):138-47. </w:t>
      </w:r>
    </w:p>
    <w:p w14:paraId="79F7712B" w14:textId="77777777" w:rsidR="0042299B" w:rsidRPr="0042299B" w:rsidRDefault="0042299B" w:rsidP="0042299B">
      <w:pPr>
        <w:pStyle w:val="EndNoteBibliography"/>
      </w:pPr>
      <w:r w:rsidRPr="0042299B">
        <w:t>23.</w:t>
      </w:r>
      <w:r w:rsidRPr="0042299B">
        <w:tab/>
        <w:t>Organization WH. International statistical classification of diseases and related health problems: World Health Organization; 2004.</w:t>
      </w:r>
    </w:p>
    <w:p w14:paraId="3169D81B" w14:textId="77777777" w:rsidR="0042299B" w:rsidRPr="0042299B" w:rsidRDefault="0042299B" w:rsidP="0042299B">
      <w:pPr>
        <w:pStyle w:val="EndNoteBibliography"/>
      </w:pPr>
      <w:r w:rsidRPr="0042299B">
        <w:t>24.</w:t>
      </w:r>
      <w:r w:rsidRPr="0042299B">
        <w:tab/>
        <w:t xml:space="preserve">Hashim D, Boffetta P, La Vecchia C, et al. The global decrease in cancer mortality: trends and disparities. Annals of Oncology. 2016; 27(5):926-33. </w:t>
      </w:r>
    </w:p>
    <w:p w14:paraId="522A83EE" w14:textId="77777777" w:rsidR="0042299B" w:rsidRPr="0042299B" w:rsidRDefault="0042299B" w:rsidP="0042299B">
      <w:pPr>
        <w:pStyle w:val="EndNoteBibliography"/>
      </w:pPr>
      <w:r w:rsidRPr="0042299B">
        <w:t>25.</w:t>
      </w:r>
      <w:r w:rsidRPr="0042299B">
        <w:tab/>
        <w:t xml:space="preserve">Smallman-Raynor M, Phillips D. Late stages of epidemiological transition: health status in the developed world. Health &amp; place. 1999; 5(3):209-22. </w:t>
      </w:r>
    </w:p>
    <w:p w14:paraId="55F1A1E8" w14:textId="77777777" w:rsidR="0042299B" w:rsidRPr="0042299B" w:rsidRDefault="0042299B" w:rsidP="0042299B">
      <w:pPr>
        <w:pStyle w:val="EndNoteBibliography"/>
      </w:pPr>
      <w:r w:rsidRPr="0042299B">
        <w:t>26.</w:t>
      </w:r>
      <w:r w:rsidRPr="0042299B">
        <w:tab/>
        <w:t>Organization WH. The world health report 2000: health systems: improving performance: World Health Organization; 2000.</w:t>
      </w:r>
    </w:p>
    <w:p w14:paraId="3BC394CC" w14:textId="77777777" w:rsidR="0042299B" w:rsidRPr="0042299B" w:rsidRDefault="0042299B" w:rsidP="0042299B">
      <w:pPr>
        <w:pStyle w:val="EndNoteBibliography"/>
      </w:pPr>
      <w:r w:rsidRPr="0042299B">
        <w:t>27.</w:t>
      </w:r>
      <w:r w:rsidRPr="0042299B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2581B36C" w14:textId="77777777" w:rsidR="0042299B" w:rsidRPr="0042299B" w:rsidRDefault="0042299B" w:rsidP="0042299B">
      <w:pPr>
        <w:pStyle w:val="EndNoteBibliography"/>
      </w:pPr>
      <w:r w:rsidRPr="0042299B">
        <w:t>28.</w:t>
      </w:r>
      <w:r w:rsidRPr="0042299B">
        <w:tab/>
        <w:t xml:space="preserve">Rosenberg HM. Cause of death as a contemporary problem. Journal of the history of medicine and allied sciences. 1999; 54(2):133-53. </w:t>
      </w:r>
    </w:p>
    <w:p w14:paraId="46A8FB2D" w14:textId="77777777" w:rsidR="0042299B" w:rsidRPr="0042299B" w:rsidRDefault="0042299B" w:rsidP="0042299B">
      <w:pPr>
        <w:pStyle w:val="EndNoteBibliography"/>
      </w:pPr>
      <w:r w:rsidRPr="0042299B">
        <w:t>29.</w:t>
      </w:r>
      <w:r w:rsidRPr="0042299B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473C09A5" w14:textId="77777777" w:rsidR="0042299B" w:rsidRPr="0042299B" w:rsidRDefault="0042299B" w:rsidP="0042299B">
      <w:pPr>
        <w:pStyle w:val="EndNoteBibliography"/>
      </w:pPr>
      <w:r w:rsidRPr="0042299B">
        <w:t>30.</w:t>
      </w:r>
      <w:r w:rsidRPr="0042299B">
        <w:tab/>
        <w:t xml:space="preserve">van Raalte AA, Caswell H. Perturbation analysis of indices of lifespan variability. Demography. 2013; 50(5):1615-40. </w:t>
      </w:r>
    </w:p>
    <w:p w14:paraId="01183D1A" w14:textId="77777777" w:rsidR="0042299B" w:rsidRPr="0042299B" w:rsidRDefault="0042299B" w:rsidP="0042299B">
      <w:pPr>
        <w:pStyle w:val="EndNoteBibliography"/>
      </w:pPr>
      <w:r w:rsidRPr="0042299B">
        <w:t>31.</w:t>
      </w:r>
      <w:r w:rsidRPr="0042299B">
        <w:tab/>
        <w:t xml:space="preserve">Wrycza TF, Missov TI, Baudisch A. Quantifying the shape of aging. PloS one. 2015; 10(3):e0119163. </w:t>
      </w:r>
    </w:p>
    <w:p w14:paraId="5099A819" w14:textId="77777777" w:rsidR="0042299B" w:rsidRPr="0042299B" w:rsidRDefault="0042299B" w:rsidP="0042299B">
      <w:pPr>
        <w:pStyle w:val="EndNoteBibliography"/>
      </w:pPr>
      <w:r w:rsidRPr="0042299B">
        <w:t>32.</w:t>
      </w:r>
      <w:r w:rsidRPr="0042299B">
        <w:tab/>
        <w:t xml:space="preserve">Wilmoth JR, Horiuchi S. Rectangularization revisited: Variability of age at death within human populations. Demography. 1999; 36(4):475-95. </w:t>
      </w:r>
    </w:p>
    <w:p w14:paraId="799DD20E" w14:textId="77777777" w:rsidR="0042299B" w:rsidRPr="0042299B" w:rsidRDefault="0042299B" w:rsidP="0042299B">
      <w:pPr>
        <w:pStyle w:val="EndNoteBibliography"/>
      </w:pPr>
      <w:r w:rsidRPr="0042299B">
        <w:t>33.</w:t>
      </w:r>
      <w:r w:rsidRPr="0042299B">
        <w:tab/>
        <w:t>Colchero F, Rau R, Jones OR, et al. The emergence of longevous populations. Proceedings of the National Academy of Sciences. 2016. doi:10.1073/pnas.1612191113</w:t>
      </w:r>
    </w:p>
    <w:p w14:paraId="2F38BE09" w14:textId="77777777" w:rsidR="0042299B" w:rsidRPr="0042299B" w:rsidRDefault="0042299B" w:rsidP="0042299B">
      <w:pPr>
        <w:pStyle w:val="EndNoteBibliography"/>
      </w:pPr>
      <w:r w:rsidRPr="0042299B">
        <w:t>34.</w:t>
      </w:r>
      <w:r w:rsidRPr="0042299B">
        <w:tab/>
        <w:t xml:space="preserve">Horiuchi S, Wilmoth JR, Pletcher SD. A decomposition method based on a model of continuous change. Demography. 2008; 45(4):785-801. </w:t>
      </w:r>
    </w:p>
    <w:p w14:paraId="0EE1D5C2" w14:textId="77777777" w:rsidR="0042299B" w:rsidRPr="0042299B" w:rsidRDefault="0042299B" w:rsidP="0042299B">
      <w:pPr>
        <w:pStyle w:val="EndNoteBibliography"/>
      </w:pPr>
      <w:r w:rsidRPr="0042299B">
        <w:t>35.</w:t>
      </w:r>
      <w:r w:rsidRPr="0042299B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7F47662A" w14:textId="77777777" w:rsidR="0042299B" w:rsidRPr="0042299B" w:rsidRDefault="0042299B" w:rsidP="0042299B">
      <w:pPr>
        <w:pStyle w:val="EndNoteBibliography"/>
      </w:pPr>
      <w:r w:rsidRPr="0042299B">
        <w:t>36.</w:t>
      </w:r>
      <w:r w:rsidRPr="0042299B">
        <w:tab/>
        <w:t xml:space="preserve">Seligman B, Greenberg G, Tuljapurkar S. Equity and length of lifespan are not the same. Proceedings of the National Academy of Sciences. 2016; 113(30):8420-3. </w:t>
      </w:r>
    </w:p>
    <w:p w14:paraId="39E41A9E" w14:textId="77777777" w:rsidR="0042299B" w:rsidRPr="0042299B" w:rsidRDefault="0042299B" w:rsidP="0042299B">
      <w:pPr>
        <w:pStyle w:val="EndNoteBibliography"/>
      </w:pPr>
      <w:r w:rsidRPr="0042299B">
        <w:lastRenderedPageBreak/>
        <w:t>37.</w:t>
      </w:r>
      <w:r w:rsidRPr="0042299B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7125D3B1" w14:textId="77777777" w:rsidR="0042299B" w:rsidRPr="0042299B" w:rsidRDefault="0042299B" w:rsidP="0042299B">
      <w:pPr>
        <w:pStyle w:val="EndNoteBibliography"/>
      </w:pPr>
      <w:r w:rsidRPr="0042299B">
        <w:t>38.</w:t>
      </w:r>
      <w:r w:rsidRPr="0042299B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202A2F3C" w14:textId="77777777" w:rsidR="0042299B" w:rsidRPr="0042299B" w:rsidRDefault="0042299B" w:rsidP="0042299B">
      <w:pPr>
        <w:pStyle w:val="EndNoteBibliography"/>
      </w:pPr>
      <w:r w:rsidRPr="0042299B">
        <w:t>39.</w:t>
      </w:r>
      <w:r w:rsidRPr="0042299B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22622033" w14:textId="77777777" w:rsidR="0042299B" w:rsidRPr="0042299B" w:rsidRDefault="0042299B" w:rsidP="0042299B">
      <w:pPr>
        <w:pStyle w:val="EndNoteBibliography"/>
      </w:pPr>
      <w:r w:rsidRPr="0042299B">
        <w:t>40.</w:t>
      </w:r>
      <w:r w:rsidRPr="0042299B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5CDDB955" w14:textId="77777777" w:rsidR="0042299B" w:rsidRPr="0042299B" w:rsidRDefault="0042299B" w:rsidP="0042299B">
      <w:pPr>
        <w:pStyle w:val="EndNoteBibliography"/>
      </w:pPr>
      <w:r w:rsidRPr="0042299B">
        <w:t>41.</w:t>
      </w:r>
      <w:r w:rsidRPr="0042299B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64688C3C" w14:textId="77777777" w:rsidR="0042299B" w:rsidRPr="0042299B" w:rsidRDefault="0042299B" w:rsidP="0042299B">
      <w:pPr>
        <w:pStyle w:val="EndNoteBibliography"/>
      </w:pPr>
      <w:r w:rsidRPr="0042299B">
        <w:t>42.</w:t>
      </w:r>
      <w:r w:rsidRPr="0042299B">
        <w:tab/>
        <w:t xml:space="preserve">Wennergren G, Nordstrand K, Alm B, et al. Updated Swedish advice on reducing the risk of sudden infant death syndrome. Acta Paediatrica. 2015; 104(5):444-8. </w:t>
      </w:r>
    </w:p>
    <w:p w14:paraId="33141656" w14:textId="6FE94A07" w:rsidR="0042299B" w:rsidRPr="0042299B" w:rsidRDefault="0042299B" w:rsidP="0042299B">
      <w:pPr>
        <w:pStyle w:val="EndNoteBibliography"/>
      </w:pPr>
      <w:r w:rsidRPr="0042299B">
        <w:t>43.</w:t>
      </w:r>
      <w:r w:rsidRPr="0042299B">
        <w:tab/>
        <w:t xml:space="preserve">Organization WH. European Health Information Gateway. </w:t>
      </w:r>
      <w:hyperlink r:id="rId16" w:history="1">
        <w:r w:rsidRPr="0042299B">
          <w:rPr>
            <w:rStyle w:val="Hyperlink"/>
          </w:rPr>
          <w:t>https://gateway.euro.who.int/en/indicators/h2020_15-mortality-from-external-causes-males/</w:t>
        </w:r>
      </w:hyperlink>
      <w:r w:rsidRPr="0042299B">
        <w:t>. 2017. Accessed 21/11 2017.</w:t>
      </w:r>
    </w:p>
    <w:p w14:paraId="601B41A8" w14:textId="77777777" w:rsidR="0042299B" w:rsidRPr="0042299B" w:rsidRDefault="0042299B" w:rsidP="0042299B">
      <w:pPr>
        <w:pStyle w:val="EndNoteBibliography"/>
      </w:pPr>
      <w:r w:rsidRPr="0042299B">
        <w:t>44.</w:t>
      </w:r>
      <w:r w:rsidRPr="0042299B">
        <w:tab/>
        <w:t xml:space="preserve">Titelman D, Oskarsson H, Wahlbeck K, et al. Suicide mortality trends in the Nordic countries 1980–2009. Nordic journal of psychiatry. 2013; 67(6):414-23. </w:t>
      </w:r>
    </w:p>
    <w:p w14:paraId="3319D318" w14:textId="77777777" w:rsidR="0042299B" w:rsidRPr="0042299B" w:rsidRDefault="0042299B" w:rsidP="0042299B">
      <w:pPr>
        <w:pStyle w:val="EndNoteBibliography"/>
      </w:pPr>
      <w:r w:rsidRPr="0042299B">
        <w:t>45.</w:t>
      </w:r>
      <w:r w:rsidRPr="0042299B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2628B294" w:rsidR="00CB3184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B1FBDFC" w14:textId="4C130B49" w:rsidR="00CB3184" w:rsidRP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br w:type="page"/>
      </w:r>
      <w:r w:rsidRPr="00B2566E">
        <w:rPr>
          <w:rFonts w:ascii="Garamond" w:hAnsi="Garamond" w:cs="Times New Roman"/>
          <w:b/>
          <w:sz w:val="26"/>
          <w:szCs w:val="26"/>
        </w:rPr>
        <w:lastRenderedPageBreak/>
        <w:t>Figures and Tables</w:t>
      </w:r>
    </w:p>
    <w:p w14:paraId="5BC813CF" w14:textId="77777777" w:rsidR="00CB3184" w:rsidRPr="00B2566E" w:rsidRDefault="00CB3184" w:rsidP="00CB3184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1. Life expectancy (panel A) and lifespan inequality (panel B) trends from 1960 to 2015 for Denmark, Sweden and Norway by sex.</w:t>
      </w:r>
      <w:r>
        <w:rPr>
          <w:rFonts w:ascii="Garamond" w:hAnsi="Garamond" w:cs="Times New Roman"/>
          <w:sz w:val="26"/>
          <w:szCs w:val="26"/>
        </w:rPr>
        <w:t xml:space="preserve"> The shaded area refers to the period of life expectancy stagnation in Danish females 1975-1995.</w:t>
      </w:r>
      <w:r w:rsidRPr="00605295">
        <w:rPr>
          <w:noProof/>
        </w:rPr>
        <w:t xml:space="preserve"> </w:t>
      </w:r>
    </w:p>
    <w:p w14:paraId="25ACCCEF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713EB367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0D757AAB" w14:textId="77777777" w:rsidR="00CB3184" w:rsidRDefault="00CB3184" w:rsidP="00CB3184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EEFBC86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Age and cause contributions to </w:t>
      </w:r>
      <w:r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>
        <w:rPr>
          <w:rFonts w:ascii="Garamond" w:hAnsi="Garamond" w:cs="Times New Roman"/>
          <w:sz w:val="26"/>
          <w:szCs w:val="26"/>
        </w:rPr>
        <w:t xml:space="preserve"> life expectancy (Panel A) 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ith Sweden in 2014 by sex.</w:t>
      </w:r>
    </w:p>
    <w:p w14:paraId="7E2048AD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3791198C" w14:textId="77777777" w:rsidR="00CB3184" w:rsidRDefault="00CB3184" w:rsidP="00CB3184">
      <w:pPr>
        <w:ind w:left="-1008"/>
        <w:rPr>
          <w:rFonts w:ascii="Garamond" w:hAnsi="Garamond"/>
          <w:noProof/>
          <w:sz w:val="26"/>
          <w:szCs w:val="26"/>
        </w:rPr>
      </w:pPr>
    </w:p>
    <w:p w14:paraId="548DDDB5" w14:textId="77777777" w:rsidR="00CB3184" w:rsidRPr="00A747BE" w:rsidRDefault="00CB3184" w:rsidP="00CB3184">
      <w:pPr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>
        <w:rPr>
          <w:rFonts w:ascii="Garamond" w:hAnsi="Garamond" w:cs="Times New Roman"/>
          <w:sz w:val="26"/>
          <w:szCs w:val="26"/>
        </w:rPr>
        <w:t>Potential gains in life expectancy in Denmark if inequality is reduced (%) to Swedish levels in 2014 by cause of death.</w:t>
      </w:r>
    </w:p>
    <w:p w14:paraId="617F5E64" w14:textId="77777777" w:rsidR="00CB3184" w:rsidRDefault="00CB3184" w:rsidP="00CB3184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CB3184" w:rsidRPr="00E50E91" w14:paraId="041F1C04" w14:textId="77777777" w:rsidTr="001C1832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5502E8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5D83A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9083CB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CF2B0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 xml:space="preserve">Reduce gap with Sweden in </w:t>
            </w:r>
            <w:proofErr w:type="spellStart"/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oV</w:t>
            </w:r>
            <w:proofErr w:type="spellEnd"/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 xml:space="preserve">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C973229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6C4223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31FA20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558D6C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CB3184" w:rsidRPr="00E50E91" w14:paraId="3F1CBEED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2664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A545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236F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385C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F502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19DCA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F10C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32CD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CB3184" w:rsidRPr="00E50E91" w14:paraId="71FB6ED5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55D1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22BA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09043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B2CD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3E70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F1B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C7CA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5F81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CB3184" w:rsidRPr="00E50E91" w14:paraId="0133C67E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7D17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BDE9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7BD5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8AFEA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18C0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5071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BEA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B4F0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CB3184" w:rsidRPr="00E50E91" w14:paraId="499FC618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886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8570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E700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360F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F8BD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42E9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B2F6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EA7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CB3184" w:rsidRPr="00E50E91" w14:paraId="7D3658C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66C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C34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E2C3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4423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DA70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C957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F211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4686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CB3184" w:rsidRPr="00E50E91" w14:paraId="06732377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A074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6991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C073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C6B4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FDB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093D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9AD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F32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CB3184" w:rsidRPr="00E50E91" w14:paraId="6233B7BB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443F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AD0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BC6C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4BDB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188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C13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819B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FC2D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CB3184" w:rsidRPr="00E50E91" w14:paraId="706C4300" w14:textId="77777777" w:rsidTr="001C1832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6F2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E10C6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682B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F2A85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31BCA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DD03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11721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39AF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CB3184" w:rsidRPr="00E50E91" w14:paraId="06F3B6D6" w14:textId="77777777" w:rsidTr="001C1832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585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055C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75CC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167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9AB1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57A7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948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6E2B3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CB3184" w:rsidRPr="00E50E91" w14:paraId="017478EA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9DFF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3129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C828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8F2F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E2AA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612D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BBD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EC76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CB3184" w:rsidRPr="00E50E91" w14:paraId="250DCAF2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48D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AB49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F626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F80F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3FC6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98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8B6D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C0D1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CB3184" w:rsidRPr="00E50E91" w14:paraId="7B43AC4A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F7F3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0C1B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373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650F3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C5EA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9225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7110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CC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CB3184" w:rsidRPr="00E50E91" w14:paraId="0F27A90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5967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9DED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E44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440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834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1B1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1B77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9510F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CB3184" w:rsidRPr="00E50E91" w14:paraId="58241C69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D5A9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A6C1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273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225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76F2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EDA5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B32E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354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CB3184" w:rsidRPr="00E50E91" w14:paraId="79C7BEB1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2D6A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20E8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11B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81D4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8F70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8A7A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44D5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6F73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CB3184" w:rsidRPr="00E50E91" w14:paraId="23F077C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7CD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13DB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967D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0FB6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13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B23E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E0DB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2194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CB3184" w:rsidRPr="00E50E91" w14:paraId="44BC2B95" w14:textId="77777777" w:rsidTr="001C1832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3110D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F333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3C80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E04D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D1C7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A42C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0603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7850B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CB3184" w:rsidRPr="00E50E91" w14:paraId="54E8A876" w14:textId="77777777" w:rsidTr="001C1832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E0BD16" w14:textId="77777777" w:rsidR="00CB3184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25C2B32F" w14:textId="77777777" w:rsidR="00CB3184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3960E2C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>Note: the sum of percentages differ to 100% due to rounding.</w:t>
            </w:r>
          </w:p>
        </w:tc>
      </w:tr>
    </w:tbl>
    <w:p w14:paraId="26A86B4A" w14:textId="2D44D84D" w:rsidR="007E0D66" w:rsidRPr="00B2566E" w:rsidRDefault="007E0D66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</w:p>
    <w:sectPr w:rsidR="007E0D66" w:rsidRPr="00B2566E" w:rsidSect="00DE24EB">
      <w:footerReference w:type="default" r:id="rId17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12D0457" w14:textId="77777777" w:rsidR="00CC2131" w:rsidRDefault="00CC2131" w:rsidP="008626B5">
      <w:r>
        <w:separator/>
      </w:r>
    </w:p>
  </w:endnote>
  <w:endnote w:type="continuationSeparator" w:id="0">
    <w:p w14:paraId="3074F739" w14:textId="77777777" w:rsidR="00CC2131" w:rsidRDefault="00CC2131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242A1C5F" w:rsidR="00276712" w:rsidRDefault="0027671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F20D8">
          <w:rPr>
            <w:noProof/>
          </w:rPr>
          <w:t>18</w:t>
        </w:r>
        <w:r>
          <w:rPr>
            <w:noProof/>
          </w:rPr>
          <w:fldChar w:fldCharType="end"/>
        </w:r>
      </w:p>
    </w:sdtContent>
  </w:sdt>
  <w:p w14:paraId="56B8FCA3" w14:textId="77777777" w:rsidR="00276712" w:rsidRDefault="002767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015B68B" w14:textId="77777777" w:rsidR="00CC2131" w:rsidRDefault="00CC2131" w:rsidP="008626B5">
      <w:r>
        <w:separator/>
      </w:r>
    </w:p>
  </w:footnote>
  <w:footnote w:type="continuationSeparator" w:id="0">
    <w:p w14:paraId="776BBE3B" w14:textId="77777777" w:rsidR="00CC2131" w:rsidRDefault="00CC2131" w:rsidP="008626B5">
      <w:r>
        <w:continuationSeparator/>
      </w:r>
    </w:p>
  </w:footnote>
  <w:footnote w:id="1">
    <w:p w14:paraId="322F8585" w14:textId="627A5C90" w:rsidR="00276712" w:rsidRPr="00F02AAC" w:rsidRDefault="00276712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276712" w:rsidRPr="00F02AAC" w:rsidRDefault="00276712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vs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1"/>
  </w:num>
  <w:num w:numId="5">
    <w:abstractNumId w:val="7"/>
  </w:num>
  <w:num w:numId="6">
    <w:abstractNumId w:val="0"/>
  </w:num>
  <w:num w:numId="7">
    <w:abstractNumId w:val="3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5"/>
  <w:proofState w:spelling="clean" w:grammar="clean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2BC8"/>
    <w:rsid w:val="000F32E7"/>
    <w:rsid w:val="000F3403"/>
    <w:rsid w:val="000F3A26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48AE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3BA5"/>
    <w:rsid w:val="00194EBF"/>
    <w:rsid w:val="00196DF0"/>
    <w:rsid w:val="001A0BB2"/>
    <w:rsid w:val="001A512D"/>
    <w:rsid w:val="001A7FB3"/>
    <w:rsid w:val="001B03CC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3927"/>
    <w:rsid w:val="001E562B"/>
    <w:rsid w:val="001E58D9"/>
    <w:rsid w:val="001F1B21"/>
    <w:rsid w:val="001F1EFE"/>
    <w:rsid w:val="001F411F"/>
    <w:rsid w:val="001F78E2"/>
    <w:rsid w:val="0020070B"/>
    <w:rsid w:val="00203866"/>
    <w:rsid w:val="0020403E"/>
    <w:rsid w:val="00205DAA"/>
    <w:rsid w:val="00211E35"/>
    <w:rsid w:val="00212CA9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550BE"/>
    <w:rsid w:val="00256CCC"/>
    <w:rsid w:val="00260829"/>
    <w:rsid w:val="00262C06"/>
    <w:rsid w:val="00265752"/>
    <w:rsid w:val="00267B7B"/>
    <w:rsid w:val="00276712"/>
    <w:rsid w:val="00276873"/>
    <w:rsid w:val="0027708A"/>
    <w:rsid w:val="00277AC8"/>
    <w:rsid w:val="002800A9"/>
    <w:rsid w:val="002812A4"/>
    <w:rsid w:val="002826E2"/>
    <w:rsid w:val="0028540B"/>
    <w:rsid w:val="0028674F"/>
    <w:rsid w:val="002900B0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C014C"/>
    <w:rsid w:val="002C12C9"/>
    <w:rsid w:val="002C1384"/>
    <w:rsid w:val="002C5B6D"/>
    <w:rsid w:val="002D14CA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1A3A"/>
    <w:rsid w:val="003E30A0"/>
    <w:rsid w:val="003E5DBA"/>
    <w:rsid w:val="003E7D93"/>
    <w:rsid w:val="003F41E2"/>
    <w:rsid w:val="003F6690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2F69"/>
    <w:rsid w:val="00463AF3"/>
    <w:rsid w:val="004656D4"/>
    <w:rsid w:val="00465A92"/>
    <w:rsid w:val="0046794B"/>
    <w:rsid w:val="004730D9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24F65"/>
    <w:rsid w:val="006343C1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57F4D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7492"/>
    <w:rsid w:val="006903E2"/>
    <w:rsid w:val="006910B0"/>
    <w:rsid w:val="00691510"/>
    <w:rsid w:val="0069185B"/>
    <w:rsid w:val="00691D9C"/>
    <w:rsid w:val="00695911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3A5E"/>
    <w:rsid w:val="007452CB"/>
    <w:rsid w:val="00746F91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6629"/>
    <w:rsid w:val="00776B27"/>
    <w:rsid w:val="00777392"/>
    <w:rsid w:val="0077758E"/>
    <w:rsid w:val="00781EA2"/>
    <w:rsid w:val="00783810"/>
    <w:rsid w:val="00786D8F"/>
    <w:rsid w:val="0079067C"/>
    <w:rsid w:val="00795785"/>
    <w:rsid w:val="0079799A"/>
    <w:rsid w:val="00797EDD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D7"/>
    <w:rsid w:val="007C17E2"/>
    <w:rsid w:val="007C1D04"/>
    <w:rsid w:val="007C452B"/>
    <w:rsid w:val="007C4A1C"/>
    <w:rsid w:val="007C54A1"/>
    <w:rsid w:val="007C5658"/>
    <w:rsid w:val="007D1DA6"/>
    <w:rsid w:val="007D3E16"/>
    <w:rsid w:val="007D4970"/>
    <w:rsid w:val="007D5106"/>
    <w:rsid w:val="007D62E2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706F1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50F5"/>
    <w:rsid w:val="008B5ADD"/>
    <w:rsid w:val="008B5B0F"/>
    <w:rsid w:val="008C2CFB"/>
    <w:rsid w:val="008C5F7F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6C45"/>
    <w:rsid w:val="009304B9"/>
    <w:rsid w:val="00930804"/>
    <w:rsid w:val="0093127D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70888"/>
    <w:rsid w:val="009722D2"/>
    <w:rsid w:val="00973CB7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25EB"/>
    <w:rsid w:val="009F4B44"/>
    <w:rsid w:val="00A06C18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AA5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763F"/>
    <w:rsid w:val="00BD0F15"/>
    <w:rsid w:val="00BD2AF3"/>
    <w:rsid w:val="00BD4760"/>
    <w:rsid w:val="00BD6793"/>
    <w:rsid w:val="00BD7CF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27F79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8691D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184"/>
    <w:rsid w:val="00CB3B37"/>
    <w:rsid w:val="00CB4BA8"/>
    <w:rsid w:val="00CB7255"/>
    <w:rsid w:val="00CC2131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15FB9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7EAE"/>
    <w:rsid w:val="00E70C29"/>
    <w:rsid w:val="00E70CB2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CFF"/>
    <w:rsid w:val="00E943AC"/>
    <w:rsid w:val="00E94EA4"/>
    <w:rsid w:val="00E95240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F20D8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BC541"/>
  <w15:docId w15:val="{DE40D0B2-5422-42FB-A544-8B7D9149A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styleId="Mention">
    <w:name w:val="Mention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4565509416" TargetMode="External"/><Relationship Id="rId13" Type="http://schemas.openxmlformats.org/officeDocument/2006/relationships/hyperlink" Target="mailto:rjacobsen@health.sdu.dk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vanraalte@demogr.mpg.de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s://gateway.euro.who.int/en/indicators/h2020_15-mortality-from-external-causes-males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wensink@health.sdu.d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who.int/healthinfo/mortality_data/en/" TargetMode="External"/><Relationship Id="rId10" Type="http://schemas.openxmlformats.org/officeDocument/2006/relationships/hyperlink" Target="mailto:jmaburto@health.sdu.dk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jmaburto@health.sdu.dk" TargetMode="External"/><Relationship Id="rId14" Type="http://schemas.openxmlformats.org/officeDocument/2006/relationships/hyperlink" Target="https://github.com/jmaburto/Lifespan-inequality-Denmark/tree/master/R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4DCF298-2BA2-42B6-865A-FB348AD406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9</TotalTime>
  <Pages>1</Pages>
  <Words>10978</Words>
  <Characters>62576</Characters>
  <Application>Microsoft Office Word</Application>
  <DocSecurity>0</DocSecurity>
  <Lines>521</Lines>
  <Paragraphs>1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34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36</cp:revision>
  <dcterms:created xsi:type="dcterms:W3CDTF">2018-02-01T14:37:00Z</dcterms:created>
  <dcterms:modified xsi:type="dcterms:W3CDTF">2018-04-02T17:36:00Z</dcterms:modified>
</cp:coreProperties>
</file>